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661B5" w:rsidRPr="00C661B5" w:rsidRDefault="00C661B5" w:rsidP="00C661B5">
      <w:pPr>
        <w:keepNext/>
        <w:keepLines/>
        <w:spacing w:after="0"/>
        <w:jc w:val="center"/>
        <w:outlineLvl w:val="0"/>
        <w:rPr>
          <w:rFonts w:ascii="Times New Roman" w:eastAsia="Times New Roman" w:hAnsi="Times New Roman" w:cs="Times New Roman"/>
          <w:b/>
          <w:sz w:val="24"/>
          <w:szCs w:val="32"/>
          <w:lang w:val="en-ID"/>
        </w:rPr>
      </w:pPr>
      <w:bookmarkStart w:id="0" w:name="_Toc142379719"/>
      <w:r w:rsidRPr="00C661B5">
        <w:rPr>
          <w:rFonts w:ascii="Times New Roman" w:eastAsia="Times New Roman" w:hAnsi="Times New Roman" w:cs="Times New Roman"/>
          <w:b/>
          <w:sz w:val="24"/>
          <w:szCs w:val="32"/>
          <w:lang w:val="en-ID"/>
        </w:rPr>
        <w:t>DAFTAR PUSTAKA</w:t>
      </w:r>
      <w:bookmarkEnd w:id="0"/>
    </w:p>
    <w:p w:rsidR="00C661B5" w:rsidRPr="00C661B5" w:rsidRDefault="00C661B5" w:rsidP="00C661B5">
      <w:pPr>
        <w:jc w:val="center"/>
        <w:rPr>
          <w:rFonts w:asciiTheme="majorBidi" w:hAnsiTheme="majorBidi" w:cstheme="majorBidi"/>
          <w:b/>
          <w:sz w:val="24"/>
          <w:szCs w:val="24"/>
          <w:lang w:val="en-ID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661B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661B5">
        <w:rPr>
          <w:rFonts w:ascii="Times New Roman" w:hAnsi="Times New Roman" w:cs="Times New Roman"/>
          <w:sz w:val="24"/>
          <w:szCs w:val="24"/>
        </w:rPr>
        <w:fldChar w:fldCharType="separate"/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Agustini, A., Sudirtha, I. G., &amp; Angendari, M. D. (2019). Pengembangan Busana Pesta Malam Dengan Sumber Ide Dari Mitologi Kerajaan Yunani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Jurnal BOSAPARIS: Pendidikan Kesejahteraan Keluarga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3), 222. https://doi.org/10.23887/jjpkk.v9i3.22152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Darussalam, A. K. (2022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latihan Pembuatan Blus Lengan Setali Bagi Siswa Tunarungu di SMALB-B Karya Mulia Surabaya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1), 3935–3939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Fauziana, R., &amp; Suhartiningsih. (2019). Pengaruh Jenis Satin Polyester terhadap Hasil Jadi Pewarnaan menggunakan Teknik Heat Transfer Printing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E-Jurnal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8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31–35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Kelebihan Menggunakan Blus bagi Wanita Berhijab - Ria Fasha Personal Blog</w:t>
      </w:r>
      <w:r w:rsidRPr="00C661B5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Nur, D., &amp; Galuhwati, S. (2017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ngurangan Panjang Bahu Pada Pembuatan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58–69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Qomariah, L. (2013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ngembangan Konstruksi Pola Lengan Bidadari Dengan Sistem Djumiah Lilik Qomariah Irma Russanti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C661B5">
        <w:rPr>
          <w:rFonts w:ascii="Times New Roman" w:hAnsi="Times New Roman" w:cs="Times New Roman"/>
          <w:noProof/>
          <w:sz w:val="24"/>
          <w:szCs w:val="24"/>
        </w:rPr>
        <w:t>, 72–77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Ratri, I. M. (2016). Perbandingan Hasil Pembuatan Lengan Draperi Menggunakan Pola Sistem Draping Dan Sistem Praktis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emarang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19–22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Rosmala Dewi, Sarah Nadia, Fadhilah, Siti Maryam, F. (2022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DASAR BUSANA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 (HARIS MUSTAQIN (Ed.)). https://books.google.co.id/books?id=JgGhEAAAQBAJ&amp;lpg=PP1&amp;ots=VFsYix5TtX&amp;dq=Lengan merupakan salah satu bagian dari model busana yang berfungsi untuk melindungi dan memperindah lengan pemakainya%2C sehingga bagian pangkal lengan dan ketiaknya tertutupi&amp;lr&amp;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sz w:val="24"/>
          <w:szCs w:val="24"/>
        </w:rPr>
        <w:fldChar w:fldCharType="end"/>
      </w:r>
      <w:r w:rsidRPr="00C661B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661B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661B5">
        <w:rPr>
          <w:rFonts w:ascii="Times New Roman" w:hAnsi="Times New Roman" w:cs="Times New Roman"/>
          <w:sz w:val="24"/>
          <w:szCs w:val="24"/>
        </w:rPr>
        <w:fldChar w:fldCharType="separate"/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Agustini, A., Sudirtha, I. G., &amp; Angendari, M. D. (2019). Pengembangan Busana Pesta Malam Dengan Sumber Ide Dari Mitologi Kerajaan Yunani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Jurnal BOSAPARIS: Pendidikan Kesejahteraan Keluarga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3), 222. https://doi.org/10.23887/jjpkk.v9i3.22152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Fauziana, R., &amp; Suhartiningsih. (2019). Pengaruh Jenis Satin Polyester terhadap Hasil Jadi Pewarnaan menggunakan Teknik Heat Transfer Printing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E-Jurnal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8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31–35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Kelebihan Menggunakan Blus bagi Wanita Berhijab - Ria Fasha Personal Blog</w:t>
      </w:r>
      <w:r w:rsidRPr="00C661B5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Nur, D., &amp; Galuhwati, S. (2017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ngurangan Panjang Bahu Pada Pembuatan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58–69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Pendidikan, S., Busana, T., Teknik, F., &amp; Surabaya, U. N. (2016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NGARUH JENIS INTERFACING TERHADAP HASIL JADI LENGAN BELIMBING ( STARFRUIT SLEEVE ) PADA BUSANA PESTA ANAK MENGGUNAKAN BAHAN TAFFETA Vischa Cinthia Valentina Anneke Endang Karyaningrum Abstrak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5</w:t>
      </w:r>
      <w:r w:rsidRPr="00C661B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Qomariah, L. (2013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Pengembangan Konstruksi Pola Lengan Bidadari Dengan Sistem Djumiah Lilik Qomariah Irma Russanti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C661B5">
        <w:rPr>
          <w:rFonts w:ascii="Times New Roman" w:hAnsi="Times New Roman" w:cs="Times New Roman"/>
          <w:noProof/>
          <w:sz w:val="24"/>
          <w:szCs w:val="24"/>
        </w:rPr>
        <w:t>, 72–77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Ratri, I. M. (2016). Perbandingan Hasil Pembuatan Lengan Draperi Menggunakan Pola Sistem </w:t>
      </w:r>
      <w:r w:rsidRPr="00C661B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raping Dan Sistem Praktis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emarang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C661B5">
        <w:rPr>
          <w:rFonts w:ascii="Times New Roman" w:hAnsi="Times New Roman" w:cs="Times New Roman"/>
          <w:noProof/>
          <w:sz w:val="24"/>
          <w:szCs w:val="24"/>
        </w:rPr>
        <w:t>(1), 19–22.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Rosmala Dewi, Sarah Nadia, Fadhilah, Siti Maryam, F. (2022). </w:t>
      </w:r>
      <w:r w:rsidRPr="00C661B5">
        <w:rPr>
          <w:rFonts w:ascii="Times New Roman" w:hAnsi="Times New Roman" w:cs="Times New Roman"/>
          <w:i/>
          <w:iCs/>
          <w:noProof/>
          <w:sz w:val="24"/>
          <w:szCs w:val="24"/>
        </w:rPr>
        <w:t>DASAR BUSANA</w:t>
      </w:r>
      <w:r w:rsidRPr="00C661B5">
        <w:rPr>
          <w:rFonts w:ascii="Times New Roman" w:hAnsi="Times New Roman" w:cs="Times New Roman"/>
          <w:noProof/>
          <w:sz w:val="24"/>
          <w:szCs w:val="24"/>
        </w:rPr>
        <w:t xml:space="preserve"> (HARIS MUSTAQIN (Ed.)). https://books.google.co.id/books?id=JgGhEAAAQBAJ&amp;lpg=PP1&amp;ots=VFsYix5TtX&amp;dq=Lengan merupakan salah satu bagian dari model busana yang berfungsi untuk melindungi dan memperindah lengan pemakainya%2C sehingga bagian pangkal lengan dan ketiaknya tertutupi&amp;lr&amp;</w:t>
      </w:r>
    </w:p>
    <w:p w:rsidR="00C661B5" w:rsidRPr="00C661B5" w:rsidRDefault="00C661B5" w:rsidP="00C661B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C0FA9" w:rsidRDefault="00C661B5" w:rsidP="00C661B5">
      <w:r w:rsidRPr="00C661B5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sectPr w:rsidR="00EC0FA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61B5"/>
    <w:rsid w:val="00183A7B"/>
    <w:rsid w:val="00212A11"/>
    <w:rsid w:val="00655FF5"/>
    <w:rsid w:val="00663895"/>
    <w:rsid w:val="006805D0"/>
    <w:rsid w:val="00755A6A"/>
    <w:rsid w:val="007E7E84"/>
    <w:rsid w:val="00B518CE"/>
    <w:rsid w:val="00C661B5"/>
    <w:rsid w:val="00EC0F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378B4C0D-01E2-433C-A3B7-657E546A6B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44</Words>
  <Characters>2531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1</cp:revision>
  <dcterms:created xsi:type="dcterms:W3CDTF">2023-08-20T16:25:00Z</dcterms:created>
  <dcterms:modified xsi:type="dcterms:W3CDTF">2023-08-20T16:41:00Z</dcterms:modified>
</cp:coreProperties>
</file>